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AA1BD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043DE3" w:rsidRPr="00AA1BDA" w:rsidRDefault="00043DE3" w:rsidP="00043DE3">
            <w:pPr>
              <w:pStyle w:val="CLIN1HEADING"/>
              <w:rPr>
                <w:rFonts w:cs="Calibri"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="002564C2" w:rsidRPr="00AA1BDA">
              <w:rPr>
                <w:rFonts w:cs="Calibri"/>
                <w:lang w:eastAsia="en-AU"/>
              </w:rPr>
              <w:t xml:space="preserve">aml WITH MUTATED </w:t>
            </w:r>
            <w:r w:rsidR="002564C2" w:rsidRPr="00AA1BDA">
              <w:rPr>
                <w:rFonts w:cs="Calibri"/>
                <w:i/>
                <w:lang w:eastAsia="en-AU"/>
              </w:rPr>
              <w:t>NPM1</w:t>
            </w:r>
          </w:p>
          <w:p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the most common genetic abnormality in adult AML, accounting for approximately 30% of cases overall and a higher proportion in cases with a normal karyotype.</w:t>
            </w:r>
          </w:p>
          <w:p w:rsidR="00294097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AML with mutated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is a distinct entity in</w:t>
            </w:r>
            <w:r w:rsidR="00294097">
              <w:rPr>
                <w:rFonts w:cs="Calibri"/>
              </w:rPr>
              <w:t xml:space="preserve"> both</w:t>
            </w:r>
            <w:r w:rsidRPr="00AA1BDA">
              <w:rPr>
                <w:rFonts w:cs="Calibri"/>
              </w:rPr>
              <w:t xml:space="preserve"> the WHO </w:t>
            </w:r>
            <w:r w:rsidR="00294097">
              <w:rPr>
                <w:rFonts w:cs="Calibri"/>
              </w:rPr>
              <w:t>5th edition and International Consensus Classification (ICC)</w:t>
            </w:r>
            <w:r w:rsidR="00294097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EsMjwvc3R5bGU+PC9EaXNwbGF5VGV4dD48cmVjb3JkPjxyZWMtbnVtYmVyPjM1MjI8L3JlYy1u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=
</w:fldData>
              </w:fldChar>
            </w:r>
            <w:r w:rsidR="00294097">
              <w:rPr>
                <w:rFonts w:cs="Calibri"/>
              </w:rPr>
              <w:instrText xml:space="preserve"> ADDIN EN.CITE </w:instrText>
            </w:r>
            <w:r w:rsidR="00294097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EsMjwvc3R5bGU+PC9EaXNwbGF5VGV4dD48cmVjb3JkPjxyZWMtbnVtYmVyPjM1MjI8L3JlYy1u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=
</w:fldData>
              </w:fldChar>
            </w:r>
            <w:r w:rsidR="00294097">
              <w:rPr>
                <w:rFonts w:cs="Calibri"/>
              </w:rPr>
              <w:instrText xml:space="preserve"> ADDIN EN.CITE.DATA </w:instrText>
            </w:r>
            <w:r w:rsidR="00294097">
              <w:rPr>
                <w:rFonts w:cs="Calibri"/>
              </w:rPr>
            </w:r>
            <w:r w:rsidR="00294097">
              <w:rPr>
                <w:rFonts w:cs="Calibri"/>
              </w:rPr>
              <w:fldChar w:fldCharType="end"/>
            </w:r>
            <w:r w:rsidR="00294097">
              <w:rPr>
                <w:rFonts w:cs="Calibri"/>
              </w:rPr>
            </w:r>
            <w:r w:rsidR="00294097">
              <w:rPr>
                <w:rFonts w:cs="Calibri"/>
              </w:rPr>
              <w:fldChar w:fldCharType="separate"/>
            </w:r>
            <w:r w:rsidR="00294097" w:rsidRPr="00294097">
              <w:rPr>
                <w:rFonts w:cs="Calibri"/>
                <w:vertAlign w:val="superscript"/>
              </w:rPr>
              <w:t>1,2</w:t>
            </w:r>
            <w:r w:rsidR="00294097">
              <w:rPr>
                <w:rFonts w:cs="Calibri"/>
              </w:rPr>
              <w:fldChar w:fldCharType="end"/>
            </w:r>
            <w:r w:rsidR="00294097">
              <w:rPr>
                <w:rFonts w:cs="Calibri"/>
              </w:rPr>
              <w:t>.</w:t>
            </w:r>
          </w:p>
          <w:p w:rsidR="002564C2" w:rsidRPr="00AA1BDA" w:rsidRDefault="00294097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While the diagnosis of AML with mutated </w:t>
            </w:r>
            <w:r>
              <w:rPr>
                <w:rFonts w:cs="Calibri"/>
                <w:i/>
              </w:rPr>
              <w:t>NPM1</w:t>
            </w:r>
            <w:r>
              <w:rPr>
                <w:rFonts w:cs="Calibri"/>
              </w:rPr>
              <w:t xml:space="preserve"> can be made irrespective of the blast count according to the WHO 5</w:t>
            </w:r>
            <w:r w:rsidRPr="00736037">
              <w:rPr>
                <w:rFonts w:cs="Calibri"/>
                <w:vertAlign w:val="superscript"/>
              </w:rPr>
              <w:t>th</w:t>
            </w:r>
            <w:r>
              <w:rPr>
                <w:rFonts w:cs="Calibri"/>
              </w:rPr>
              <w:t xml:space="preserve"> edition</w:t>
            </w:r>
            <w:r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E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E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294097">
              <w:rPr>
                <w:rFonts w:cs="Calibri"/>
                <w:vertAlign w:val="superscript"/>
              </w:rPr>
              <w:t>1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, </w:t>
            </w:r>
            <w:r w:rsidR="002564C2" w:rsidRPr="00AA1BDA">
              <w:rPr>
                <w:rFonts w:cs="Calibri"/>
              </w:rPr>
              <w:t>≥</w:t>
            </w:r>
            <w:r>
              <w:rPr>
                <w:rFonts w:cs="Calibri"/>
              </w:rPr>
              <w:t>1</w:t>
            </w:r>
            <w:r w:rsidR="002564C2" w:rsidRPr="00AA1BDA">
              <w:rPr>
                <w:rFonts w:cs="Calibri"/>
              </w:rPr>
              <w:t xml:space="preserve">0% blasts </w:t>
            </w:r>
            <w:r w:rsidR="00681E71">
              <w:rPr>
                <w:rFonts w:cs="Calibri"/>
              </w:rPr>
              <w:t>are</w:t>
            </w:r>
            <w:r w:rsidR="00630E15">
              <w:rPr>
                <w:rFonts w:cs="Calibri"/>
              </w:rPr>
              <w:t xml:space="preserve"> required for the ICC</w:t>
            </w:r>
            <w:r>
              <w:rPr>
                <w:rFonts w:cs="Calibri"/>
              </w:rPr>
              <w:fldChar w:fldCharType="begin">
                <w:fldData xml:space="preserve">PEVuZE5vdGU+PENpdGU+PEF1dGhvcj5BcmJlcjwvQXV0aG9yPjxZZWFyPjIwMjI8L1llYXI+PFJl
Y051bT4zNTI2PC9SZWNOdW0+PERpc3BsYXlUZXh0PjxzdHlsZSBmYWNlPSJzdXBlcnNjcmlwdCI+
Mjwvc3R5bGU+PC9EaXNwbGF5VGV4dD48cmVjb3JkPjxyZWMtbnVtYmVyPjM1MjY8L3JlYy1udW1i
ZXI+PGZvcmVpZ24ta2V5cz48a2V5IGFwcD0iRU4iIGRiLWlkPSI1d2VwMnM1c2Z3MmV0NmV2cnR6
cDA5MmJydHoyczBkMjBzdnciIHRpbWVzdGFtcD0iMTY2MTc2MDczMCIgZ3VpZD0iYjE3OTQ3Mzkt
ZTg0ZS00YmQ1LWFjZWYtOWEwMjllMTA5MGEzIj4zNTI2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PC9hdXRob3I+PGF1dGhvcj5EYWwgQ2luLCBQLjwvYXV0aG9yPjxhdXRob3I+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jwvYXV0aG9yPjxhdXRob3I+U2NobWl0dC1HcmFlZmYs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BcmJlcjwvQXV0aG9yPjxZZWFyPjIwMjI8L1llYXI+PFJl
Y051bT4zNTI2PC9SZWNOdW0+PERpc3BsYXlUZXh0PjxzdHlsZSBmYWNlPSJzdXBlcnNjcmlwdCI+
Mjwvc3R5bGU+PC9EaXNwbGF5VGV4dD48cmVjb3JkPjxyZWMtbnVtYmVyPjM1MjY8L3JlYy1udW1i
ZXI+PGZvcmVpZ24ta2V5cz48a2V5IGFwcD0iRU4iIGRiLWlkPSI1d2VwMnM1c2Z3MmV0NmV2cnR6
cDA5MmJydHoyczBkMjBzdnciIHRpbWVzdGFtcD0iMTY2MTc2MDczMCIgZ3VpZD0iYjE3OTQ3Mzkt
ZTg0ZS00YmQ1LWFjZWYtOWEwMjllMTA5MGEzIj4zNTI2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PC9hdXRob3I+PGF1dGhvcj5EYWwgQ2luLCBQLjwvYXV0aG9yPjxhdXRob3I+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jwvYXV0aG9yPjxhdXRob3I+U2NobWl0dC1HcmFlZmYs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294097">
              <w:rPr>
                <w:rFonts w:cs="Calibri"/>
                <w:vertAlign w:val="superscript"/>
              </w:rPr>
              <w:t>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DNMT3A, FLT3</w:t>
            </w:r>
            <w:r w:rsidRPr="00AA1BDA">
              <w:rPr>
                <w:rFonts w:cs="Calibri"/>
              </w:rPr>
              <w:t>-ITD</w:t>
            </w:r>
            <w:r w:rsidRPr="00AA1BDA">
              <w:rPr>
                <w:rFonts w:cs="Calibri"/>
                <w:i/>
              </w:rPr>
              <w:t>, TET2</w:t>
            </w:r>
            <w:r w:rsidRPr="00AA1BDA">
              <w:rPr>
                <w:rFonts w:cs="Calibri"/>
              </w:rPr>
              <w:t xml:space="preserve">, </w:t>
            </w:r>
            <w:r w:rsidRPr="00AA1BDA">
              <w:rPr>
                <w:rFonts w:cs="Calibri"/>
                <w:i/>
              </w:rPr>
              <w:t xml:space="preserve">IDH1 </w:t>
            </w:r>
            <w:r w:rsidRPr="00AA1BDA">
              <w:rPr>
                <w:rFonts w:cs="Calibri"/>
              </w:rPr>
              <w:t xml:space="preserve">and </w:t>
            </w:r>
            <w:r w:rsidRPr="00AA1BDA">
              <w:rPr>
                <w:rFonts w:cs="Calibri"/>
                <w:i/>
              </w:rPr>
              <w:t xml:space="preserve">IDH2 </w:t>
            </w:r>
            <w:r w:rsidRPr="00AA1BDA">
              <w:rPr>
                <w:rFonts w:cs="Calibri"/>
              </w:rPr>
              <w:t>(Arg140)</w:t>
            </w:r>
            <w:r w:rsidRPr="00AA1BDA">
              <w:rPr>
                <w:rFonts w:cs="Calibri"/>
                <w:i/>
              </w:rPr>
              <w:t xml:space="preserve"> </w:t>
            </w:r>
            <w:r w:rsidRPr="00AA1BDA">
              <w:rPr>
                <w:rFonts w:cs="Calibri"/>
              </w:rPr>
              <w:t xml:space="preserve">mutations are enriched in AML with mutated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4PC9SZWNOdW0+PERpc3BsYXlUZXh0PjxzdHlsZSBmYWNlPSJzdXBlcnNj
cmlwdCI+Mz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0E15">
              <w:rPr>
                <w:rFonts w:cs="Calibri"/>
              </w:rPr>
              <w:instrText xml:space="preserve"> ADDIN EN.CITE </w:instrText>
            </w:r>
            <w:r w:rsidR="00630E15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4PC9SZWNOdW0+PERpc3BsYXlUZXh0PjxzdHlsZSBmYWNlPSJzdXBlcnNj
cmlwdCI+Mz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0E15">
              <w:rPr>
                <w:rFonts w:cs="Calibri"/>
              </w:rPr>
              <w:instrText xml:space="preserve"> ADDIN EN.CITE.DATA </w:instrText>
            </w:r>
            <w:r w:rsidR="00630E15">
              <w:rPr>
                <w:rFonts w:cs="Calibri"/>
              </w:rPr>
            </w:r>
            <w:r w:rsidR="00630E15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</w:r>
            <w:r w:rsidRPr="00AA1BDA">
              <w:rPr>
                <w:rFonts w:cs="Calibri"/>
              </w:rPr>
              <w:fldChar w:fldCharType="separate"/>
            </w:r>
            <w:r w:rsidR="00630E15" w:rsidRPr="00630E15">
              <w:rPr>
                <w:rFonts w:cs="Calibri"/>
                <w:vertAlign w:val="superscript"/>
              </w:rPr>
              <w:t>3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 xml:space="preserve">AML with mutated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is a heterogeneous group with significant gene-gene interactions. </w:t>
            </w:r>
          </w:p>
          <w:p w:rsidR="00294097" w:rsidRPr="00736037" w:rsidRDefault="002564C2" w:rsidP="00294097">
            <w:pPr>
              <w:pStyle w:val="CLIN3BULLETPOINTS"/>
              <w:rPr>
                <w:i/>
              </w:rPr>
            </w:pPr>
            <w:r w:rsidRPr="00AA1BDA">
              <w:t xml:space="preserve">Evaluation of </w:t>
            </w:r>
            <w:r w:rsidRPr="00AA1BDA">
              <w:rPr>
                <w:i/>
              </w:rPr>
              <w:t>NPM1</w:t>
            </w:r>
            <w:r w:rsidRPr="00AA1BDA">
              <w:t xml:space="preserve"> and </w:t>
            </w:r>
            <w:r w:rsidRPr="00AA1BDA">
              <w:rPr>
                <w:i/>
              </w:rPr>
              <w:t>FLT3</w:t>
            </w:r>
            <w:r w:rsidRPr="00AA1BDA">
              <w:t>-ITD status represents a major pillar of the European LeukemiaNet (ELN) genetic-based risk stratification model</w:t>
            </w:r>
            <w:r w:rsidR="00630E15">
              <w:t xml:space="preserve"> for AML</w:t>
            </w:r>
            <w:r w:rsidR="00630E15"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instrText xml:space="preserve"> ADDIN EN.CITE </w:instrText>
            </w:r>
            <w:r w:rsidR="00630E15"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instrText xml:space="preserve"> ADDIN EN.CITE.DATA </w:instrText>
            </w:r>
            <w:r w:rsidR="00630E15">
              <w:fldChar w:fldCharType="end"/>
            </w:r>
            <w:r w:rsidR="00630E15">
              <w:fldChar w:fldCharType="separate"/>
            </w:r>
            <w:r w:rsidR="00630E15" w:rsidRPr="00630E15">
              <w:rPr>
                <w:vertAlign w:val="superscript"/>
              </w:rPr>
              <w:t>4</w:t>
            </w:r>
            <w:r w:rsidR="00630E15">
              <w:fldChar w:fldCharType="end"/>
            </w:r>
            <w:r w:rsidRPr="00AA1BDA">
              <w:t xml:space="preserve">. A favourable prognosis is observed with mutated </w:t>
            </w:r>
            <w:r w:rsidRPr="00AA1BDA">
              <w:rPr>
                <w:i/>
              </w:rPr>
              <w:t>NPM1</w:t>
            </w:r>
            <w:r w:rsidRPr="00AA1BDA">
              <w:t xml:space="preserve"> without </w:t>
            </w:r>
            <w:r w:rsidRPr="00AA1BDA">
              <w:rPr>
                <w:i/>
              </w:rPr>
              <w:t>FLT3</w:t>
            </w:r>
            <w:r w:rsidRPr="00AA1BDA">
              <w:t>-ITD</w:t>
            </w:r>
            <w:r w:rsidR="00294097">
              <w:t>.</w:t>
            </w:r>
            <w:r w:rsidRPr="00AA1BDA">
              <w:rPr>
                <w:i/>
              </w:rPr>
              <w:t xml:space="preserve"> </w:t>
            </w:r>
            <w:r w:rsidR="00294097" w:rsidRPr="00736037">
              <w:rPr>
                <w:rFonts w:cs="Calibri"/>
              </w:rPr>
              <w:t xml:space="preserve">The </w:t>
            </w:r>
            <w:r w:rsidR="00294097" w:rsidRPr="00294097">
              <w:rPr>
                <w:rFonts w:cs="Calibri"/>
                <w:i/>
              </w:rPr>
              <w:t>FLT3</w:t>
            </w:r>
            <w:r w:rsidR="00294097" w:rsidRPr="00736037">
              <w:rPr>
                <w:rFonts w:cs="Calibri"/>
              </w:rPr>
              <w:t xml:space="preserve">-ITD allelic ratio is no longer considered in the </w:t>
            </w:r>
            <w:r w:rsidR="00294097">
              <w:rPr>
                <w:rFonts w:cs="Calibri"/>
              </w:rPr>
              <w:t xml:space="preserve">ELN 2022 </w:t>
            </w:r>
            <w:r w:rsidR="00294097" w:rsidRPr="00736037">
              <w:rPr>
                <w:rFonts w:cs="Calibri"/>
              </w:rPr>
              <w:t xml:space="preserve">risk classification; consequently, AML with </w:t>
            </w:r>
            <w:r w:rsidR="00294097">
              <w:rPr>
                <w:rFonts w:cs="Calibri"/>
              </w:rPr>
              <w:t xml:space="preserve">mutated </w:t>
            </w:r>
            <w:r w:rsidR="00294097" w:rsidRPr="00736037">
              <w:rPr>
                <w:rFonts w:cs="Calibri"/>
                <w:i/>
              </w:rPr>
              <w:t xml:space="preserve">NPM1 </w:t>
            </w:r>
            <w:r w:rsidR="00294097">
              <w:rPr>
                <w:rFonts w:cs="Calibri"/>
              </w:rPr>
              <w:t xml:space="preserve">and a </w:t>
            </w:r>
            <w:r w:rsidR="00294097" w:rsidRPr="00294097">
              <w:rPr>
                <w:rFonts w:cs="Calibri"/>
                <w:i/>
              </w:rPr>
              <w:t>FLT3</w:t>
            </w:r>
            <w:r w:rsidR="00294097" w:rsidRPr="00736037">
              <w:rPr>
                <w:rFonts w:cs="Calibri"/>
              </w:rPr>
              <w:t xml:space="preserve">-ITD </w:t>
            </w:r>
            <w:r w:rsidR="00294097">
              <w:rPr>
                <w:rFonts w:cs="Calibri"/>
              </w:rPr>
              <w:t>is</w:t>
            </w:r>
            <w:r w:rsidR="00294097" w:rsidRPr="00294097">
              <w:rPr>
                <w:rFonts w:cs="Calibri"/>
              </w:rPr>
              <w:t xml:space="preserve"> now categoris</w:t>
            </w:r>
            <w:r w:rsidR="00294097" w:rsidRPr="00736037">
              <w:rPr>
                <w:rFonts w:cs="Calibri"/>
              </w:rPr>
              <w:t>ed in the intermediate-risk group, irrespective of the allelic ratio</w:t>
            </w:r>
            <w:r w:rsidR="00630E15">
              <w:rPr>
                <w:rFonts w:cs="Calibri"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rFonts w:cs="Calibri"/>
              </w:rPr>
              <w:instrText xml:space="preserve"> ADDIN EN.CITE </w:instrText>
            </w:r>
            <w:r w:rsidR="00630E15">
              <w:rPr>
                <w:rFonts w:cs="Calibri"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rFonts w:cs="Calibri"/>
              </w:rPr>
              <w:instrText xml:space="preserve"> ADDIN EN.CITE.DATA </w:instrText>
            </w:r>
            <w:r w:rsidR="00630E15">
              <w:rPr>
                <w:rFonts w:cs="Calibri"/>
              </w:rPr>
            </w:r>
            <w:r w:rsidR="00630E15">
              <w:rPr>
                <w:rFonts w:cs="Calibri"/>
              </w:rPr>
              <w:fldChar w:fldCharType="end"/>
            </w:r>
            <w:r w:rsidR="00630E15">
              <w:rPr>
                <w:rFonts w:cs="Calibri"/>
              </w:rPr>
            </w:r>
            <w:r w:rsidR="00630E15">
              <w:rPr>
                <w:rFonts w:cs="Calibri"/>
              </w:rPr>
              <w:fldChar w:fldCharType="separate"/>
            </w:r>
            <w:r w:rsidR="00630E15" w:rsidRPr="00630E15">
              <w:rPr>
                <w:rFonts w:cs="Calibri"/>
                <w:vertAlign w:val="superscript"/>
              </w:rPr>
              <w:t>4</w:t>
            </w:r>
            <w:r w:rsidR="00630E15">
              <w:rPr>
                <w:rFonts w:cs="Calibri"/>
              </w:rPr>
              <w:fldChar w:fldCharType="end"/>
            </w:r>
            <w:r w:rsidR="00294097">
              <w:rPr>
                <w:rFonts w:cs="Calibri"/>
              </w:rPr>
              <w:t>.</w:t>
            </w:r>
          </w:p>
          <w:p w:rsidR="002564C2" w:rsidRPr="00AA1BDA" w:rsidRDefault="00294097" w:rsidP="00294097">
            <w:pPr>
              <w:pStyle w:val="CLIN3BULLETPOINTS"/>
              <w:rPr>
                <w:i/>
              </w:rPr>
            </w:pPr>
            <w:r>
              <w:t>While comutation of</w:t>
            </w:r>
            <w:r w:rsidR="002564C2" w:rsidRPr="00AA1BDA">
              <w:t xml:space="preserve"> </w:t>
            </w:r>
            <w:r w:rsidR="002564C2" w:rsidRPr="00AA1BDA">
              <w:rPr>
                <w:bCs/>
                <w:i/>
                <w:iCs/>
              </w:rPr>
              <w:t>NPM1</w:t>
            </w:r>
            <w:r w:rsidR="002564C2" w:rsidRPr="00AA1BDA">
              <w:rPr>
                <w:bCs/>
              </w:rPr>
              <w:t>/</w:t>
            </w:r>
            <w:r w:rsidR="002564C2" w:rsidRPr="00AA1BDA">
              <w:rPr>
                <w:bCs/>
                <w:i/>
                <w:iCs/>
              </w:rPr>
              <w:t>DNMT3A</w:t>
            </w:r>
            <w:r w:rsidR="002564C2" w:rsidRPr="00AA1BDA">
              <w:rPr>
                <w:bCs/>
              </w:rPr>
              <w:t>/</w:t>
            </w:r>
            <w:r w:rsidR="002564C2" w:rsidRPr="00AA1BDA">
              <w:rPr>
                <w:bCs/>
                <w:i/>
                <w:iCs/>
              </w:rPr>
              <w:t>FLT3</w:t>
            </w:r>
            <w:r w:rsidR="002564C2" w:rsidRPr="00AA1BDA">
              <w:rPr>
                <w:bCs/>
              </w:rPr>
              <w:t xml:space="preserve">-ITD (triple mutant) has </w:t>
            </w:r>
            <w:r>
              <w:rPr>
                <w:bCs/>
              </w:rPr>
              <w:t>been associated with inferior outcomes in some studies</w:t>
            </w:r>
            <w:r w:rsidR="00630E15">
              <w:rPr>
                <w:bCs/>
              </w:rPr>
              <w:fldChar w:fldCharType="begin">
                <w:fldData xml:space="preserve">PEVuZE5vdGU+PENpdGU+PEF1dGhvcj5QYXBhZW1tYW51aWw8L0F1dGhvcj48WWVhcj4yMDE2PC9Z
ZWFyPjxSZWNOdW0+OTY4PC9SZWNOdW0+PERpc3BsYXlUZXh0PjxzdHlsZSBmYWNlPSJzdXBlcnNj
cmlwdCI+Myw1PC9zdHlsZT48L0Rpc3BsYXlUZXh0PjxyZWNvcmQ+PHJlYy1udW1iZXI+OTY4PC9y
ZWMtbnVtYmVyPjxmb3JlaWduLWtleXM+PGtleSBhcHA9IkVOIiBkYi1pZD0iNXdlcDJzNXNmdzJl
dDZldnJ0enAwOTJicnR6MnMwZDIwc3Z3IiB0aW1lc3RhbXA9IjE2MTMwMDE4MTUiIGd1aWQ9ImU3
NDcyY2M2LTliZDMtNDNkYy05YjU4LTUwYjFhMDg5ZDEzNiI+OTY4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tleXdvcmRzPjxrZXl3b3JkPkFkdWx0PC9rZXl3b3JkPjxr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</w:fldData>
              </w:fldChar>
            </w:r>
            <w:r w:rsidR="00630E15">
              <w:rPr>
                <w:bCs/>
              </w:rPr>
              <w:instrText xml:space="preserve"> ADDIN EN.CITE </w:instrText>
            </w:r>
            <w:r w:rsidR="00630E15">
              <w:rPr>
                <w:bCs/>
              </w:rPr>
              <w:fldChar w:fldCharType="begin">
                <w:fldData xml:space="preserve">PEVuZE5vdGU+PENpdGU+PEF1dGhvcj5QYXBhZW1tYW51aWw8L0F1dGhvcj48WWVhcj4yMDE2PC9Z
ZWFyPjxSZWNOdW0+OTY4PC9SZWNOdW0+PERpc3BsYXlUZXh0PjxzdHlsZSBmYWNlPSJzdXBlcnNj
cmlwdCI+Myw1PC9zdHlsZT48L0Rpc3BsYXlUZXh0PjxyZWNvcmQ+PHJlYy1udW1iZXI+OTY4PC9y
ZWMtbnVtYmVyPjxmb3JlaWduLWtleXM+PGtleSBhcHA9IkVOIiBkYi1pZD0iNXdlcDJzNXNmdzJl
dDZldnJ0enAwOTJicnR6MnMwZDIwc3Z3IiB0aW1lc3RhbXA9IjE2MTMwMDE4MTUiIGd1aWQ9ImU3
NDcyY2M2LTliZDMtNDNkYy05YjU4LTUwYjFhMDg5ZDEzNiI+OTY4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tleXdvcmRzPjxrZXl3b3JkPkFkdWx0PC9rZXl3b3JkPjxr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</w:fldData>
              </w:fldChar>
            </w:r>
            <w:r w:rsidR="00630E15">
              <w:rPr>
                <w:bCs/>
              </w:rPr>
              <w:instrText xml:space="preserve"> ADDIN EN.CITE.DATA </w:instrText>
            </w:r>
            <w:r w:rsidR="00630E15">
              <w:rPr>
                <w:bCs/>
              </w:rPr>
            </w:r>
            <w:r w:rsidR="00630E15">
              <w:rPr>
                <w:bCs/>
              </w:rPr>
              <w:fldChar w:fldCharType="end"/>
            </w:r>
            <w:r w:rsidR="00630E15">
              <w:rPr>
                <w:bCs/>
              </w:rPr>
            </w:r>
            <w:r w:rsidR="00630E15">
              <w:rPr>
                <w:bCs/>
              </w:rPr>
              <w:fldChar w:fldCharType="separate"/>
            </w:r>
            <w:r w:rsidR="00630E15" w:rsidRPr="00630E15">
              <w:rPr>
                <w:bCs/>
                <w:vertAlign w:val="superscript"/>
              </w:rPr>
              <w:t>3,5</w:t>
            </w:r>
            <w:r w:rsidR="00630E15">
              <w:rPr>
                <w:bCs/>
              </w:rPr>
              <w:fldChar w:fldCharType="end"/>
            </w:r>
            <w:r>
              <w:rPr>
                <w:bCs/>
              </w:rPr>
              <w:t>, this profile is considered intermediate risk according to ELN 2022 criteria</w:t>
            </w:r>
            <w:r w:rsidR="002564C2" w:rsidRPr="00AA1BDA">
              <w:rPr>
                <w:bCs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bCs/>
              </w:rPr>
              <w:instrText xml:space="preserve"> ADDIN EN.CITE </w:instrText>
            </w:r>
            <w:r w:rsidR="00630E15">
              <w:rPr>
                <w:bCs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bCs/>
              </w:rPr>
              <w:instrText xml:space="preserve"> ADDIN EN.CITE.DATA </w:instrText>
            </w:r>
            <w:r w:rsidR="00630E15">
              <w:rPr>
                <w:bCs/>
              </w:rPr>
            </w:r>
            <w:r w:rsidR="00630E15">
              <w:rPr>
                <w:bCs/>
              </w:rPr>
              <w:fldChar w:fldCharType="end"/>
            </w:r>
            <w:r w:rsidR="002564C2" w:rsidRPr="00AA1BDA">
              <w:rPr>
                <w:bCs/>
              </w:rPr>
            </w:r>
            <w:r w:rsidR="002564C2" w:rsidRPr="00AA1BDA">
              <w:rPr>
                <w:bCs/>
              </w:rPr>
              <w:fldChar w:fldCharType="separate"/>
            </w:r>
            <w:r w:rsidR="00630E15" w:rsidRPr="00630E15">
              <w:rPr>
                <w:bCs/>
                <w:vertAlign w:val="superscript"/>
              </w:rPr>
              <w:t>4</w:t>
            </w:r>
            <w:r w:rsidR="002564C2" w:rsidRPr="00AA1BDA">
              <w:rPr>
                <w:bCs/>
              </w:rPr>
              <w:fldChar w:fldCharType="end"/>
            </w:r>
            <w:r w:rsidR="002564C2" w:rsidRPr="00AA1BDA">
              <w:rPr>
                <w:bCs/>
              </w:rPr>
              <w:t>.</w:t>
            </w:r>
          </w:p>
          <w:p w:rsidR="002564C2" w:rsidRPr="00736037" w:rsidRDefault="00630E15" w:rsidP="00630E15">
            <w:pPr>
              <w:pStyle w:val="CLIN3BULLETPOINTS"/>
              <w:rPr>
                <w:i/>
              </w:rPr>
            </w:pPr>
            <w:r w:rsidRPr="00630E15">
              <w:rPr>
                <w:rFonts w:cs="Calibri"/>
                <w:bCs/>
              </w:rPr>
              <w:t xml:space="preserve">The presence of adverse-risk cytogenetic abnormalities in </w:t>
            </w:r>
            <w:r w:rsidRPr="00736037">
              <w:rPr>
                <w:rFonts w:cs="Calibri"/>
                <w:bCs/>
                <w:i/>
              </w:rPr>
              <w:t>NPM1</w:t>
            </w:r>
            <w:r w:rsidRPr="00630E15">
              <w:rPr>
                <w:rFonts w:cs="Calibri"/>
                <w:bCs/>
              </w:rPr>
              <w:t>-mutated AML now defines adverse risk</w:t>
            </w:r>
            <w:r w:rsidR="00D54CDE">
              <w:rPr>
                <w:rFonts w:cs="Calibri"/>
                <w:bCs/>
              </w:rPr>
              <w:t xml:space="preserve"> according to ELN 2022 criteria</w:t>
            </w:r>
            <w:r w:rsidR="002564C2" w:rsidRPr="00AA1BDA">
              <w:fldChar w:fldCharType="begin">
                <w:fldData xml:space="preserve">PEVuZE5vdGU+PENpdGU+PEF1dGhvcj5BbmdlbmVuZHQ8L0F1dGhvcj48WWVhcj4yMDE5PC9ZZWFy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dlbmVuZHQ8L0F1dGhvcj48WWVhcj4yMDE5PC9ZZWFy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2564C2" w:rsidRPr="00AA1BDA">
              <w:fldChar w:fldCharType="separate"/>
            </w:r>
            <w:r w:rsidRPr="00630E15">
              <w:rPr>
                <w:vertAlign w:val="superscript"/>
              </w:rPr>
              <w:t>4,6</w:t>
            </w:r>
            <w:r w:rsidR="002564C2" w:rsidRPr="00AA1BDA">
              <w:fldChar w:fldCharType="end"/>
            </w:r>
            <w:r w:rsidR="002564C2" w:rsidRPr="00AA1BDA">
              <w:t>.</w:t>
            </w:r>
          </w:p>
          <w:p w:rsidR="00294097" w:rsidRPr="00D54CDE" w:rsidRDefault="00294097" w:rsidP="00294097">
            <w:pPr>
              <w:pStyle w:val="CLIN3BULLETPOINTS"/>
              <w:rPr>
                <w:i/>
              </w:rPr>
            </w:pPr>
            <w:r>
              <w:t xml:space="preserve">A subset of AML with mutated </w:t>
            </w:r>
            <w:r w:rsidRPr="00736037">
              <w:rPr>
                <w:i/>
              </w:rPr>
              <w:t>NPM1</w:t>
            </w:r>
            <w:r>
              <w:t xml:space="preserve"> cases have comutation with one or more of the </w:t>
            </w:r>
            <w:r w:rsidRPr="00294097">
              <w:t>myelodysplasia-related gene</w:t>
            </w:r>
            <w:r>
              <w:t>s (</w:t>
            </w:r>
            <w:r w:rsidRPr="00736037">
              <w:rPr>
                <w:i/>
              </w:rPr>
              <w:t>ASXL1</w:t>
            </w:r>
            <w:r w:rsidRPr="00294097">
              <w:t xml:space="preserve">, </w:t>
            </w:r>
            <w:r w:rsidRPr="00736037">
              <w:rPr>
                <w:i/>
              </w:rPr>
              <w:t>BCOR, EZH2, RUNX1, SF3B1, SRSF2, STAG2, U2AF1</w:t>
            </w:r>
            <w:r w:rsidRPr="00294097">
              <w:t xml:space="preserve">, or </w:t>
            </w:r>
            <w:r w:rsidRPr="00736037">
              <w:rPr>
                <w:i/>
              </w:rPr>
              <w:t>ZRSR2</w:t>
            </w:r>
            <w:r>
              <w:t>). For</w:t>
            </w:r>
            <w:r>
              <w:rPr>
                <w:rFonts w:cs="Calibri"/>
                <w:bCs/>
              </w:rPr>
              <w:t xml:space="preserve"> the time being, the ELN recommends that these</w:t>
            </w:r>
            <w:r w:rsidRPr="00294097">
              <w:rPr>
                <w:rFonts w:cs="Calibri"/>
                <w:bCs/>
              </w:rPr>
              <w:t xml:space="preserve"> should not be used as an adverse prognostic marker if they co-occur with </w:t>
            </w:r>
            <w:r>
              <w:rPr>
                <w:rFonts w:cs="Calibri"/>
                <w:bCs/>
                <w:i/>
              </w:rPr>
              <w:t>NPM1</w:t>
            </w:r>
            <w:r>
              <w:rPr>
                <w:rFonts w:cs="Calibri"/>
                <w:bCs/>
                <w:i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rFonts w:cs="Calibri"/>
                <w:bCs/>
                <w:i/>
              </w:rPr>
              <w:instrText xml:space="preserve"> ADDIN EN.CITE </w:instrText>
            </w:r>
            <w:r w:rsidR="00630E15">
              <w:rPr>
                <w:rFonts w:cs="Calibri"/>
                <w:bCs/>
                <w:i/>
              </w:rPr>
              <w:fldChar w:fldCharType="begin">
                <w:fldData xml:space="preserve">PEVuZE5vdGU+PENpdGU+PEF1dGhvcj5Ew7ZobmVyPC9BdXRob3I+PFllYXI+MjAyMjwvWWVhcj48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TDqSBk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</w:fldData>
              </w:fldChar>
            </w:r>
            <w:r w:rsidR="00630E15">
              <w:rPr>
                <w:rFonts w:cs="Calibri"/>
                <w:bCs/>
                <w:i/>
              </w:rPr>
              <w:instrText xml:space="preserve"> ADDIN EN.CITE.DATA </w:instrText>
            </w:r>
            <w:r w:rsidR="00630E15">
              <w:rPr>
                <w:rFonts w:cs="Calibri"/>
                <w:bCs/>
                <w:i/>
              </w:rPr>
            </w:r>
            <w:r w:rsidR="00630E15">
              <w:rPr>
                <w:rFonts w:cs="Calibri"/>
                <w:bCs/>
                <w:i/>
              </w:rPr>
              <w:fldChar w:fldCharType="end"/>
            </w:r>
            <w:r>
              <w:rPr>
                <w:rFonts w:cs="Calibri"/>
                <w:bCs/>
                <w:i/>
              </w:rPr>
            </w:r>
            <w:r>
              <w:rPr>
                <w:rFonts w:cs="Calibri"/>
                <w:bCs/>
                <w:i/>
              </w:rPr>
              <w:fldChar w:fldCharType="separate"/>
            </w:r>
            <w:r w:rsidR="00630E15" w:rsidRPr="00630E15">
              <w:rPr>
                <w:rFonts w:cs="Calibri"/>
                <w:bCs/>
                <w:i/>
                <w:vertAlign w:val="superscript"/>
              </w:rPr>
              <w:t>4</w:t>
            </w:r>
            <w:r>
              <w:rPr>
                <w:rFonts w:cs="Calibri"/>
                <w:bCs/>
                <w:i/>
              </w:rPr>
              <w:fldChar w:fldCharType="end"/>
            </w:r>
            <w:r>
              <w:rPr>
                <w:rFonts w:cs="Calibri"/>
                <w:bCs/>
                <w:i/>
              </w:rPr>
              <w:t>.</w:t>
            </w:r>
          </w:p>
          <w:p w:rsidR="00D54CDE" w:rsidRPr="00D54CDE" w:rsidRDefault="00D54CDE" w:rsidP="00D54CDE">
            <w:pPr>
              <w:pStyle w:val="CLIN3BULLETPOINTS"/>
              <w:rPr>
                <w:i/>
              </w:rPr>
            </w:pPr>
            <w:r w:rsidRPr="00D54CDE">
              <w:t>Other examples of prog</w:t>
            </w:r>
            <w:r>
              <w:t xml:space="preserve">nostication models that could be considered include the </w:t>
            </w:r>
            <w:r w:rsidRPr="00D54CDE">
              <w:t>knowledge bank approach and the AML Classification and</w:t>
            </w:r>
            <w:r>
              <w:t xml:space="preserve"> Risk Stratification Calculator</w:t>
            </w:r>
            <w:r>
              <w:fldChar w:fldCharType="begin">
                <w:fldData xml:space="preserve">PEVuZE5vdGU+PENpdGU+PEF1dGhvcj5UYXppPC9BdXRob3I+PFllYXI+MjAyMjwvWWVhcj48UmVj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YXppPC9BdXRob3I+PFllYXI+MjAyMjwvWWVhcj48UmVj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54CDE">
              <w:rPr>
                <w:vertAlign w:val="superscript"/>
              </w:rPr>
              <w:t>7,8</w:t>
            </w:r>
            <w:r>
              <w:fldChar w:fldCharType="end"/>
            </w:r>
            <w:r w:rsidRPr="00D54CDE">
              <w:rPr>
                <w:i/>
              </w:rPr>
              <w:t>.</w:t>
            </w:r>
          </w:p>
          <w:p w:rsidR="00294097" w:rsidRPr="00AA1BDA" w:rsidRDefault="00294097" w:rsidP="00294097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a suitable marker for measurable residual disease </w:t>
            </w:r>
            <w:r>
              <w:rPr>
                <w:rFonts w:cs="Calibri"/>
              </w:rPr>
              <w:t xml:space="preserve">(MRD) </w:t>
            </w:r>
            <w:r w:rsidRPr="00AA1BDA">
              <w:rPr>
                <w:rFonts w:cs="Calibri"/>
              </w:rPr>
              <w:t>monitoring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JdmV5PC9BdXRob3I+PFllYXI+MjAxNjwvWWVhcj48UmVj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8OpbGluZSBSb2RyaWd1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</w:fldData>
              </w:fldChar>
            </w:r>
            <w:r w:rsidR="00D54CDE">
              <w:rPr>
                <w:rFonts w:cs="Calibri"/>
              </w:rPr>
              <w:instrText xml:space="preserve"> ADDIN EN.CITE </w:instrText>
            </w:r>
            <w:r w:rsidR="00D54CDE">
              <w:rPr>
                <w:rFonts w:cs="Calibri"/>
              </w:rPr>
              <w:fldChar w:fldCharType="begin">
                <w:fldData xml:space="preserve">PEVuZE5vdGU+PENpdGU+PEF1dGhvcj5JdmV5PC9BdXRob3I+PFllYXI+MjAxNjwvWWVhcj48UmVj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8OpbGluZSBSb2RyaWd1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</w:fldData>
              </w:fldChar>
            </w:r>
            <w:r w:rsidR="00D54CDE">
              <w:rPr>
                <w:rFonts w:cs="Calibri"/>
              </w:rPr>
              <w:instrText xml:space="preserve"> ADDIN EN.CITE.DATA </w:instrText>
            </w:r>
            <w:r w:rsidR="00D54CDE">
              <w:rPr>
                <w:rFonts w:cs="Calibri"/>
              </w:rPr>
            </w:r>
            <w:r w:rsidR="00D54CDE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9,10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Type A, B and D transcripts comprise approximately 90% of </w:t>
            </w:r>
            <w:r w:rsidRPr="00AA1BDA">
              <w:rPr>
                <w:rFonts w:cs="Calibri"/>
                <w:i/>
              </w:rPr>
              <w:t xml:space="preserve">NPM1 </w:t>
            </w:r>
            <w:r w:rsidRPr="00AA1BDA">
              <w:rPr>
                <w:rFonts w:cs="Calibri"/>
              </w:rPr>
              <w:t xml:space="preserve">mutations. </w:t>
            </w:r>
          </w:p>
          <w:p w:rsidR="00294097" w:rsidRPr="00294097" w:rsidRDefault="00294097" w:rsidP="0029409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RD</w:t>
            </w:r>
            <w:r w:rsidRPr="00AA1BDA">
              <w:rPr>
                <w:rFonts w:cs="Calibri"/>
              </w:rPr>
              <w:t xml:space="preserve"> assessment is an independent prognostic indicator post therapy for AML, and may be a more potent predictor of outcome compared to the baseline clinical and molecular profile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JdmV5PC9BdXRob3I+PFllYXI+MjAxNjwvWWVhcj48UmVj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</w:fldData>
              </w:fldChar>
            </w:r>
            <w:r w:rsidR="00D54CDE">
              <w:rPr>
                <w:rFonts w:cs="Calibri"/>
              </w:rPr>
              <w:instrText xml:space="preserve"> ADDIN EN.CITE </w:instrText>
            </w:r>
            <w:r w:rsidR="00D54CDE">
              <w:rPr>
                <w:rFonts w:cs="Calibri"/>
              </w:rPr>
              <w:fldChar w:fldCharType="begin">
                <w:fldData xml:space="preserve">PEVuZE5vdGU+PENpdGU+PEF1dGhvcj5JdmV5PC9BdXRob3I+PFllYXI+MjAxNjwvWWVhcj48UmVj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</w:fldData>
              </w:fldChar>
            </w:r>
            <w:r w:rsidR="00D54CDE">
              <w:rPr>
                <w:rFonts w:cs="Calibri"/>
              </w:rPr>
              <w:instrText xml:space="preserve"> ADDIN EN.CITE.DATA </w:instrText>
            </w:r>
            <w:r w:rsidR="00D54CDE">
              <w:rPr>
                <w:rFonts w:cs="Calibri"/>
              </w:rPr>
            </w:r>
            <w:r w:rsidR="00D54CDE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9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</w:t>
            </w:r>
          </w:p>
          <w:p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biomarkers of response to therapy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FLT3</w:t>
            </w:r>
            <w:r w:rsidRPr="00AA1BDA">
              <w:rPr>
                <w:rFonts w:cs="Calibri"/>
              </w:rPr>
              <w:t xml:space="preserve">-ITD and </w:t>
            </w:r>
            <w:r w:rsidRPr="00AA1BDA">
              <w:rPr>
                <w:rFonts w:cs="Calibri"/>
                <w:i/>
              </w:rPr>
              <w:t>FLT3</w:t>
            </w:r>
            <w:r w:rsidRPr="00AA1BDA">
              <w:rPr>
                <w:rFonts w:cs="Calibri"/>
              </w:rPr>
              <w:t>-TKD mutations (clinical trials included only TKD mutations at Asp835 and Ile836 codons) are the target of midostaurin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TdG9uZTwvQXV0aG9yPjxZZWFyPjIwMTc8L1llYXI+PFJl
Y051bT4yNTQ5PC9SZWNOdW0+PERpc3BsYXlUZXh0PjxzdHlsZSBmYWNlPSJzdXBlcnNjcmlwdCI+
MTE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54CDE">
              <w:rPr>
                <w:rFonts w:cs="Calibri"/>
              </w:rPr>
              <w:instrText xml:space="preserve"> ADDIN EN.CITE </w:instrText>
            </w:r>
            <w:r w:rsidR="00D54CDE">
              <w:rPr>
                <w:rFonts w:cs="Calibri"/>
              </w:rPr>
              <w:fldChar w:fldCharType="begin">
                <w:fldData xml:space="preserve">PEVuZE5vdGU+PENpdGU+PEF1dGhvcj5TdG9uZTwvQXV0aG9yPjxZZWFyPjIwMTc8L1llYXI+PFJl
Y051bT4yNTQ5PC9SZWNOdW0+PERpc3BsYXlUZXh0PjxzdHlsZSBmYWNlPSJzdXBlcnNjcmlwdCI+
MTE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54CDE">
              <w:rPr>
                <w:rFonts w:cs="Calibri"/>
              </w:rPr>
              <w:instrText xml:space="preserve"> ADDIN EN.CITE.DATA </w:instrText>
            </w:r>
            <w:r w:rsidR="00D54CDE">
              <w:rPr>
                <w:rFonts w:cs="Calibri"/>
              </w:rPr>
            </w:r>
            <w:r w:rsidR="00D54CDE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11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 (in newly diagnosed AML) and gilteritinib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QZXJsPC9BdXRob3I+PFllYXI+MjAxOTwvWWVhcj48UmVj
TnVtPjI1NTA8L1JlY051bT48RGlzcGxheVRleHQ+PHN0eWxlIGZhY2U9InN1cGVyc2NyaXB0Ij4x
Mj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54CDE">
              <w:rPr>
                <w:rFonts w:cs="Calibri"/>
              </w:rPr>
              <w:instrText xml:space="preserve"> ADDIN EN.CITE </w:instrText>
            </w:r>
            <w:r w:rsidR="00D54CDE">
              <w:rPr>
                <w:rFonts w:cs="Calibri"/>
              </w:rPr>
              <w:fldChar w:fldCharType="begin">
                <w:fldData xml:space="preserve">PEVuZE5vdGU+PENpdGU+PEF1dGhvcj5QZXJsPC9BdXRob3I+PFllYXI+MjAxOTwvWWVhcj48UmVj
TnVtPjI1NTA8L1JlY051bT48RGlzcGxheVRleHQ+PHN0eWxlIGZhY2U9InN1cGVyc2NyaXB0Ij4x
Mj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54CDE">
              <w:rPr>
                <w:rFonts w:cs="Calibri"/>
              </w:rPr>
              <w:instrText xml:space="preserve"> ADDIN EN.CITE.DATA </w:instrText>
            </w:r>
            <w:r w:rsidR="00D54CDE">
              <w:rPr>
                <w:rFonts w:cs="Calibri"/>
              </w:rPr>
            </w:r>
            <w:r w:rsidR="00D54CDE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12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 (in relapsed/refractory AML).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Repeat </w:t>
            </w:r>
            <w:r w:rsidRPr="00AA1BDA">
              <w:rPr>
                <w:rFonts w:cs="Calibri"/>
                <w:i/>
              </w:rPr>
              <w:t>FLT3</w:t>
            </w:r>
            <w:r w:rsidRPr="00AA1BDA">
              <w:rPr>
                <w:rFonts w:cs="Calibri"/>
              </w:rPr>
              <w:t xml:space="preserve"> testing at relapse or disease progression is recommended as approximately 20% of patients have a change (gain or loss) in </w:t>
            </w:r>
            <w:r w:rsidRPr="00AA1BDA">
              <w:rPr>
                <w:rFonts w:cs="Calibri"/>
                <w:i/>
              </w:rPr>
              <w:t>FLT3</w:t>
            </w:r>
            <w:r w:rsidRPr="00AA1BDA">
              <w:rPr>
                <w:rFonts w:cs="Calibri"/>
              </w:rPr>
              <w:t xml:space="preserve"> mutation status</w:t>
            </w:r>
            <w:r w:rsidRPr="00AA1BDA">
              <w:rPr>
                <w:rFonts w:cs="Calibri"/>
              </w:rPr>
              <w:fldChar w:fldCharType="begin"/>
            </w:r>
            <w:r w:rsidR="00D54CDE">
              <w:rPr>
                <w:rFonts w:cs="Calibri"/>
              </w:rPr>
              <w:instrText xml:space="preserve"> ADDIN EN.CITE &lt;EndNote&gt;&lt;Cite&gt;&lt;Author&gt;Daver&lt;/Author&gt;&lt;Year&gt;2019&lt;/Year&gt;&lt;RecNum&gt;3196&lt;/RecNum&gt;&lt;DisplayText&gt;&lt;style face="superscript"&gt;13&lt;/style&gt;&lt;/DisplayText&gt;&lt;record&gt;&lt;rec-number&gt;3196&lt;/rec-number&gt;&lt;foreign-keys&gt;&lt;key app="EN" db-id="5wep2s5sfw2et6evrtzp092brtz2s0d20svw" timestamp="1630277909" guid="c94ee44a-9f69-430f-8e61-80e4aae47b8c"&gt;3196&lt;/key&gt;&lt;/foreign-keys&gt;&lt;ref-type name="Journal Article"&gt;17&lt;/ref-type&gt;&lt;contributors&gt;&lt;authors&gt;&lt;author&gt;Daver, Naval&lt;/author&gt;&lt;author&gt;Schlenk, Richard F.&lt;/author&gt;&lt;author&gt;Russell, Nigel H.&lt;/author&gt;&lt;author&gt;Levis, Mark J.&lt;/author&gt;&lt;/authors&gt;&lt;/contributors&gt;&lt;titles&gt;&lt;title&gt;Targeting FLT3 mutations in AML: review of current knowledge and evidence&lt;/title&gt;&lt;secondary-title&gt;Leukemia&lt;/secondary-title&gt;&lt;/titles&gt;&lt;periodical&gt;&lt;full-title&gt;Leukemia&lt;/full-title&gt;&lt;/periodical&gt;&lt;pages&gt;299-312&lt;/pages&gt;&lt;volume&gt;33&lt;/volume&gt;&lt;number&gt;2&lt;/number&gt;&lt;dates&gt;&lt;year&gt;2019&lt;/year&gt;&lt;pub-dates&gt;&lt;date&gt;2019/02/01&lt;/date&gt;&lt;/pub-dates&gt;&lt;/dates&gt;&lt;isbn&gt;1476-5551&lt;/isbn&gt;&lt;urls&gt;&lt;related-urls&gt;&lt;url&gt;https://doi.org/10.1038/s41375-018-0357-9&lt;/url&gt;&lt;/related-urls&gt;&lt;/urls&gt;&lt;electronic-resource-num&gt;10.1038/s41375-018-0357-9&lt;/electronic-resource-num&gt;&lt;/record&gt;&lt;/Cite&gt;&lt;/EndNote&gt;</w:instrText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13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 xml:space="preserve">IDH1 </w:t>
            </w:r>
            <w:r w:rsidRPr="00AA1BDA">
              <w:rPr>
                <w:rFonts w:cs="Calibri"/>
              </w:rPr>
              <w:t>and</w:t>
            </w:r>
            <w:r w:rsidRPr="00AA1BDA">
              <w:rPr>
                <w:rFonts w:cs="Calibri"/>
                <w:i/>
              </w:rPr>
              <w:t xml:space="preserve"> IDH2</w:t>
            </w:r>
            <w:r w:rsidRPr="00AA1BDA">
              <w:rPr>
                <w:rFonts w:cs="Calibri"/>
              </w:rPr>
              <w:t xml:space="preserve"> mutations are the target of IDH1 and IDH2 inhibitors, respectively</w:t>
            </w:r>
            <w:r w:rsidRPr="00AA1BDA">
              <w:rPr>
                <w:rFonts w:cs="Calibri"/>
              </w:rPr>
              <w:fldChar w:fldCharType="begin">
                <w:fldData xml:space="preserve">PEVuZE5vdGU+PENpdGU+PEF1dGhvcj5Eb2huZXI8L0F1dGhvcj48WWVhcj4yMDE3PC9ZZWFyPjxS
ZWNOdW0+MjU4ODwvUmVjTnVtPjxEaXNwbGF5VGV4dD48c3R5bGUgZmFjZT0ic3VwZXJzY3JpcHQi
PjE0PC9zdHlsZT48L0Rpc3BsYXlUZXh0PjxyZWNvcmQ+PHJlYy1udW1iZXI+MjU4ODwvcmVjLW51
bWJlcj48Zm9yZWlnbi1rZXlzPjxrZXkgYXBwPSJFTiIgZGItaWQ9IjV3ZXAyczVzZncyZXQ2ZXZy
dHpwMDkyYnJ0ejJzMGQyMHN2dyIgdGltZXN0YW1wPSIxNjEzMDAyOTU5IiBndWlkPSI2OTk1ZTcz
MS0xMTRiLTRiNmUtYWVjMS1jZDI1OTQ4NDQ0ZDAiPjI1ODg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rZXl3b3Jkcz48a2V5d29yZD5BZHVsdDwva2V5d29yZD48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</w:fldData>
              </w:fldChar>
            </w:r>
            <w:r w:rsidR="00D54CDE">
              <w:rPr>
                <w:rFonts w:cs="Calibri"/>
              </w:rPr>
              <w:instrText xml:space="preserve"> ADDIN EN.CITE </w:instrText>
            </w:r>
            <w:r w:rsidR="00D54CDE">
              <w:rPr>
                <w:rFonts w:cs="Calibri"/>
              </w:rPr>
              <w:fldChar w:fldCharType="begin">
                <w:fldData xml:space="preserve">PEVuZE5vdGU+PENpdGU+PEF1dGhvcj5Eb2huZXI8L0F1dGhvcj48WWVhcj4yMDE3PC9ZZWFyPjxS
ZWNOdW0+MjU4ODwvUmVjTnVtPjxEaXNwbGF5VGV4dD48c3R5bGUgZmFjZT0ic3VwZXJzY3JpcHQi
PjE0PC9zdHlsZT48L0Rpc3BsYXlUZXh0PjxyZWNvcmQ+PHJlYy1udW1iZXI+MjU4ODwvcmVjLW51
bWJlcj48Zm9yZWlnbi1rZXlzPjxrZXkgYXBwPSJFTiIgZGItaWQ9IjV3ZXAyczVzZncyZXQ2ZXZy
dHpwMDkyYnJ0ejJzMGQyMHN2dyIgdGltZXN0YW1wPSIxNjEzMDAyOTU5IiBndWlkPSI2OTk1ZTcz
MS0xMTRiLTRiNmUtYWVjMS1jZDI1OTQ4NDQ0ZDAiPjI1ODg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rZXl3b3Jkcz48a2V5d29yZD5BZHVsdDwva2V5d29yZD48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</w:fldData>
              </w:fldChar>
            </w:r>
            <w:r w:rsidR="00D54CDE">
              <w:rPr>
                <w:rFonts w:cs="Calibri"/>
              </w:rPr>
              <w:instrText xml:space="preserve"> ADDIN EN.CITE.DATA </w:instrText>
            </w:r>
            <w:r w:rsidR="00D54CDE">
              <w:rPr>
                <w:rFonts w:cs="Calibri"/>
              </w:rPr>
            </w:r>
            <w:r w:rsidR="00D54CDE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14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Second-site </w:t>
            </w:r>
            <w:r w:rsidRPr="00AA1BDA">
              <w:rPr>
                <w:rFonts w:cs="Calibri"/>
                <w:i/>
              </w:rPr>
              <w:t>IDH1</w:t>
            </w:r>
            <w:r w:rsidRPr="00AA1BDA">
              <w:rPr>
                <w:rFonts w:cs="Calibri"/>
                <w:lang w:val="en-US"/>
              </w:rPr>
              <w:t>/</w:t>
            </w:r>
            <w:r w:rsidRPr="00AA1BDA">
              <w:rPr>
                <w:rFonts w:cs="Calibri"/>
                <w:i/>
              </w:rPr>
              <w:t>IDH2</w:t>
            </w:r>
            <w:r w:rsidRPr="00AA1BDA">
              <w:rPr>
                <w:rFonts w:cs="Calibri"/>
              </w:rPr>
              <w:t xml:space="preserve"> mutations have been described in patients with acquired resistance to IDH1/IDH2 inhibitors</w:t>
            </w:r>
            <w:r w:rsidRPr="00AA1BDA">
              <w:rPr>
                <w:rFonts w:cs="Calibri"/>
              </w:rPr>
              <w:fldChar w:fldCharType="begin"/>
            </w:r>
            <w:r w:rsidR="00D54CDE">
              <w:rPr>
                <w:rFonts w:cs="Calibri"/>
              </w:rPr>
              <w:instrText xml:space="preserve"> ADDIN EN.CITE &lt;EndNote&gt;&lt;Cite&gt;&lt;Author&gt;Intlekofer&lt;/Author&gt;&lt;Year&gt;2018&lt;/Year&gt;&lt;RecNum&gt;3247&lt;/RecNum&gt;&lt;DisplayText&gt;&lt;style face="superscript"&gt;15&lt;/style&gt;&lt;/DisplayText&gt;&lt;record&gt;&lt;rec-number&gt;3247&lt;/rec-number&gt;&lt;foreign-keys&gt;&lt;key app="EN" db-id="5wep2s5sfw2et6evrtzp092brtz2s0d20svw" timestamp="1632707310" guid="e334327c-79b6-406c-b941-732ca188a1c7"&gt;3247&lt;/key&gt;&lt;/foreign-keys&gt;&lt;ref-type name="Journal Article"&gt;17&lt;/ref-type&gt;&lt;contributors&gt;&lt;authors&gt;&lt;author&gt;Intlekofer, Andrew M.&lt;/author&gt;&lt;author&gt;Shih, Alan H.&lt;/author&gt;&lt;author&gt;Wang, Bo&lt;/author&gt;&lt;author&gt;Nazir, Abbas&lt;/author&gt;&lt;author&gt;Rustenburg, Ariën S.&lt;/author&gt;&lt;author&gt;Albanese, Steven K.&lt;/author&gt;&lt;author&gt;Patel, Minal&lt;/author&gt;&lt;author&gt;Famulare, Christopher&lt;/author&gt;&lt;author&gt;Correa, Fabian M.&lt;/author&gt;&lt;author&gt;Takemoto, Naofumi&lt;/author&gt;&lt;author&gt;Durani, Vidushi&lt;/author&gt;&lt;author&gt;Liu, Hui&lt;/author&gt;&lt;author&gt;Taylor, Justin&lt;/author&gt;&lt;author&gt;Farnoud, Noushin&lt;/author&gt;&lt;author&gt;Papaemmanuil, Elli&lt;/author&gt;&lt;author&gt;Cross, Justin R.&lt;/author&gt;&lt;author&gt;Tallman, Martin S.&lt;/author&gt;&lt;author&gt;Arcila, Maria E.&lt;/author&gt;&lt;author&gt;Roshal, Mikhail&lt;/author&gt;&lt;author&gt;Petsko, Gregory A.&lt;/author&gt;&lt;author&gt;Wu, Bin&lt;/author&gt;&lt;author&gt;Choe, Sung&lt;/author&gt;&lt;author&gt;Konteatis, Zenon D.&lt;/author&gt;&lt;author&gt;Biller, Scott A.&lt;/author&gt;&lt;author&gt;Chodera, John D.&lt;/author&gt;&lt;author&gt;Thompson, Craig B.&lt;/author&gt;&lt;author&gt;Levine, Ross L.&lt;/author&gt;&lt;author&gt;Stein, Eytan M.&lt;/author&gt;&lt;/authors&gt;&lt;/contributors&gt;&lt;titles&gt;&lt;title&gt;Acquired resistance to IDH inhibition through trans or cis dimer-interface mutations&lt;/title&gt;&lt;secondary-title&gt;Nature&lt;/secondary-title&gt;&lt;/titles&gt;&lt;periodical&gt;&lt;full-title&gt;Nature&lt;/full-title&gt;&lt;/periodical&gt;&lt;pages&gt;125-129&lt;/pages&gt;&lt;volume&gt;559&lt;/volume&gt;&lt;number&gt;7712&lt;/number&gt;&lt;dates&gt;&lt;year&gt;2018&lt;/year&gt;&lt;pub-dates&gt;&lt;date&gt;2018/07/01&lt;/date&gt;&lt;/pub-dates&gt;&lt;/dates&gt;&lt;isbn&gt;1476-4687&lt;/isbn&gt;&lt;urls&gt;&lt;related-urls&gt;&lt;url&gt;https://doi.org/10.1038/s41586-018-0251-7&lt;/url&gt;&lt;/related-urls&gt;&lt;/urls&gt;&lt;electronic-resource-num&gt;10.1038/s41586-018-0251-7&lt;/electronic-resource-num&gt;&lt;/record&gt;&lt;/Cite&gt;&lt;/EndNote&gt;</w:instrText>
            </w:r>
            <w:r w:rsidRPr="00AA1BDA">
              <w:rPr>
                <w:rFonts w:cs="Calibri"/>
              </w:rPr>
              <w:fldChar w:fldCharType="separate"/>
            </w:r>
            <w:r w:rsidR="00D54CDE" w:rsidRPr="00D54CDE">
              <w:rPr>
                <w:rFonts w:cs="Calibri"/>
                <w:vertAlign w:val="superscript"/>
              </w:rPr>
              <w:t>15</w:t>
            </w:r>
            <w:r w:rsidRPr="00AA1BDA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:rsidR="002564C2" w:rsidRPr="00AA1BDA" w:rsidRDefault="002564C2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:rsidR="00D54CDE" w:rsidRPr="00D54CDE" w:rsidRDefault="002564C2" w:rsidP="00D54CDE">
            <w:pPr>
              <w:pStyle w:val="CLIN4"/>
            </w:pPr>
            <w:r w:rsidRPr="00AA1BDA">
              <w:fldChar w:fldCharType="begin"/>
            </w:r>
            <w:r w:rsidRPr="00AA1BDA">
              <w:instrText xml:space="preserve"> ADDIN EN.REFLIST </w:instrText>
            </w:r>
            <w:r w:rsidRPr="00AA1BDA">
              <w:fldChar w:fldCharType="separate"/>
            </w:r>
            <w:r w:rsidR="00D54CDE" w:rsidRPr="00D54CDE">
              <w:rPr>
                <w:b/>
              </w:rPr>
              <w:t>1.</w:t>
            </w:r>
            <w:r w:rsidR="00D54CDE" w:rsidRPr="00D54CDE">
              <w:t xml:space="preserve"> Khoury JD, et al. The 5th edition of the World Health Organization Classification of Haematolymphoid Tumours: Myeloid and Histiocytic/Dendritic Neoplasms. </w:t>
            </w:r>
            <w:r w:rsidR="00D54CDE" w:rsidRPr="00D54CDE">
              <w:rPr>
                <w:i/>
              </w:rPr>
              <w:t>Leukemia</w:t>
            </w:r>
            <w:r w:rsidR="00D54CDE" w:rsidRPr="00D54CDE">
              <w:t xml:space="preserve"> 2022.  </w:t>
            </w:r>
            <w:r w:rsidR="00D54CDE" w:rsidRPr="00D54CDE">
              <w:rPr>
                <w:b/>
              </w:rPr>
              <w:t>2.</w:t>
            </w:r>
            <w:r w:rsidR="00D54CDE" w:rsidRPr="00D54CDE">
              <w:t xml:space="preserve"> Arber DA, et al. International Consensus Classification of Myeloid Neoplasms and Acute Leukemia: Integrating Morphological, Clinical, and Genomic Data. </w:t>
            </w:r>
            <w:r w:rsidR="00D54CDE" w:rsidRPr="00D54CDE">
              <w:rPr>
                <w:i/>
              </w:rPr>
              <w:t>Blood</w:t>
            </w:r>
            <w:r w:rsidR="00D54CDE" w:rsidRPr="00D54CDE">
              <w:t xml:space="preserve"> 2022.  </w:t>
            </w:r>
            <w:r w:rsidR="00D54CDE" w:rsidRPr="00D54CDE">
              <w:rPr>
                <w:b/>
              </w:rPr>
              <w:t>3.</w:t>
            </w:r>
            <w:r w:rsidR="00D54CDE" w:rsidRPr="00D54CDE">
              <w:t xml:space="preserve"> Papaemmanuil E, et al. Genomic Classification and Prognosis in Acute Myeloid Leukemia. </w:t>
            </w:r>
            <w:r w:rsidR="00D54CDE" w:rsidRPr="00D54CDE">
              <w:rPr>
                <w:i/>
              </w:rPr>
              <w:t>N Engl J Med</w:t>
            </w:r>
            <w:r w:rsidR="00D54CDE" w:rsidRPr="00D54CDE">
              <w:t xml:space="preserve"> 2016; </w:t>
            </w:r>
            <w:r w:rsidR="00D54CDE" w:rsidRPr="00D54CDE">
              <w:rPr>
                <w:b/>
              </w:rPr>
              <w:t>374</w:t>
            </w:r>
            <w:r w:rsidR="00D54CDE" w:rsidRPr="00D54CDE">
              <w:t xml:space="preserve">(23): 2209-21.  </w:t>
            </w:r>
            <w:r w:rsidR="00D54CDE" w:rsidRPr="00D54CDE">
              <w:rPr>
                <w:b/>
              </w:rPr>
              <w:t>4.</w:t>
            </w:r>
            <w:r w:rsidR="00D54CDE" w:rsidRPr="00D54CDE">
              <w:t xml:space="preserve"> Döhner H, et al. Diagnosis and management of AML in adults: 2022 recommendations from an international expert panel on behalf of the ELN. </w:t>
            </w:r>
            <w:r w:rsidR="00D54CDE" w:rsidRPr="00D54CDE">
              <w:rPr>
                <w:i/>
              </w:rPr>
              <w:t>Blood</w:t>
            </w:r>
            <w:r w:rsidR="00D54CDE" w:rsidRPr="00D54CDE">
              <w:t xml:space="preserve"> 2022; </w:t>
            </w:r>
            <w:r w:rsidR="00D54CDE" w:rsidRPr="00D54CDE">
              <w:rPr>
                <w:b/>
              </w:rPr>
              <w:t>140</w:t>
            </w:r>
            <w:r w:rsidR="00D54CDE" w:rsidRPr="00D54CDE">
              <w:t xml:space="preserve">(12): 1345-77.  </w:t>
            </w:r>
            <w:r w:rsidR="00D54CDE" w:rsidRPr="00D54CDE">
              <w:rPr>
                <w:b/>
              </w:rPr>
              <w:t>5.</w:t>
            </w:r>
            <w:r w:rsidR="00D54CDE" w:rsidRPr="00D54CDE">
              <w:t xml:space="preserve"> Bezerra MF, et al. Co-occurrence of DNMT3A, NPM1, FLT3 mutations identifies a subset of acute myeloid leukemia with adverse prognosis. </w:t>
            </w:r>
            <w:r w:rsidR="00D54CDE" w:rsidRPr="00D54CDE">
              <w:rPr>
                <w:i/>
              </w:rPr>
              <w:t>Blood</w:t>
            </w:r>
            <w:r w:rsidR="00D54CDE" w:rsidRPr="00D54CDE">
              <w:t xml:space="preserve"> 2020; </w:t>
            </w:r>
            <w:r w:rsidR="00D54CDE" w:rsidRPr="00D54CDE">
              <w:rPr>
                <w:b/>
              </w:rPr>
              <w:t>135</w:t>
            </w:r>
            <w:r w:rsidR="00D54CDE" w:rsidRPr="00D54CDE">
              <w:t xml:space="preserve">(11): 870-5.  </w:t>
            </w:r>
            <w:r w:rsidR="00D54CDE" w:rsidRPr="00D54CDE">
              <w:rPr>
                <w:b/>
              </w:rPr>
              <w:t>6.</w:t>
            </w:r>
            <w:r w:rsidR="00D54CDE" w:rsidRPr="00D54CDE">
              <w:t xml:space="preserve"> Angenendt L, et al. Chromosomal Abnormalities and Prognosis in NPM1-Mutated Acute Myeloid Leukemia: A Pooled Analysis of Individual Patient Data From Nine International Cohorts. </w:t>
            </w:r>
            <w:r w:rsidR="00D54CDE" w:rsidRPr="00D54CDE">
              <w:rPr>
                <w:i/>
              </w:rPr>
              <w:t>J Clin Oncol</w:t>
            </w:r>
            <w:r w:rsidR="00D54CDE" w:rsidRPr="00D54CDE">
              <w:t xml:space="preserve"> 2019; </w:t>
            </w:r>
            <w:r w:rsidR="00D54CDE" w:rsidRPr="00D54CDE">
              <w:rPr>
                <w:b/>
              </w:rPr>
              <w:t>37</w:t>
            </w:r>
            <w:r w:rsidR="00D54CDE" w:rsidRPr="00D54CDE">
              <w:t xml:space="preserve">(29): 2632-42.  </w:t>
            </w:r>
            <w:r w:rsidR="00D54CDE" w:rsidRPr="00D54CDE">
              <w:rPr>
                <w:b/>
              </w:rPr>
              <w:t>7.</w:t>
            </w:r>
            <w:r w:rsidR="00D54CDE" w:rsidRPr="00D54CDE">
              <w:t xml:space="preserve"> Tazi Y, et al. Unified classification and risk-stratification in Acute Myeloid Leukemia. </w:t>
            </w:r>
            <w:r w:rsidR="00D54CDE" w:rsidRPr="00D54CDE">
              <w:rPr>
                <w:i/>
              </w:rPr>
              <w:t>Nature Communications</w:t>
            </w:r>
            <w:r w:rsidR="00D54CDE" w:rsidRPr="00D54CDE">
              <w:t xml:space="preserve"> 2022; </w:t>
            </w:r>
            <w:r w:rsidR="00D54CDE" w:rsidRPr="00D54CDE">
              <w:rPr>
                <w:b/>
              </w:rPr>
              <w:t>13</w:t>
            </w:r>
            <w:r w:rsidR="00D54CDE" w:rsidRPr="00D54CDE">
              <w:t xml:space="preserve">(1): 4622.  </w:t>
            </w:r>
            <w:r w:rsidR="00D54CDE" w:rsidRPr="00D54CDE">
              <w:rPr>
                <w:b/>
              </w:rPr>
              <w:t>8.</w:t>
            </w:r>
            <w:r w:rsidR="00D54CDE" w:rsidRPr="00D54CDE">
              <w:t xml:space="preserve"> Gerstung M, et al. Precision oncology for acute myeloid leukemia using a knowledge bank approach. </w:t>
            </w:r>
            <w:r w:rsidR="00D54CDE" w:rsidRPr="00D54CDE">
              <w:rPr>
                <w:i/>
              </w:rPr>
              <w:t>Nat Genet</w:t>
            </w:r>
            <w:r w:rsidR="00D54CDE" w:rsidRPr="00D54CDE">
              <w:t xml:space="preserve"> 2017; </w:t>
            </w:r>
            <w:r w:rsidR="00D54CDE" w:rsidRPr="00D54CDE">
              <w:rPr>
                <w:b/>
              </w:rPr>
              <w:t>49</w:t>
            </w:r>
            <w:r w:rsidR="00D54CDE" w:rsidRPr="00D54CDE">
              <w:t xml:space="preserve">(3): 332-40.  </w:t>
            </w:r>
            <w:r w:rsidR="00D54CDE" w:rsidRPr="00D54CDE">
              <w:rPr>
                <w:b/>
              </w:rPr>
              <w:t>9.</w:t>
            </w:r>
            <w:r w:rsidR="00D54CDE" w:rsidRPr="00D54CDE">
              <w:t xml:space="preserve"> Ivey A, et al. Assessment of Minimal Residual Disease in Standard-Risk AML. </w:t>
            </w:r>
            <w:r w:rsidR="00D54CDE" w:rsidRPr="00D54CDE">
              <w:rPr>
                <w:i/>
              </w:rPr>
              <w:t>N Engl J Med</w:t>
            </w:r>
            <w:r w:rsidR="00D54CDE" w:rsidRPr="00D54CDE">
              <w:t xml:space="preserve"> 2016; </w:t>
            </w:r>
            <w:r w:rsidR="00D54CDE" w:rsidRPr="00D54CDE">
              <w:rPr>
                <w:b/>
              </w:rPr>
              <w:t>374</w:t>
            </w:r>
            <w:r w:rsidR="00D54CDE" w:rsidRPr="00D54CDE">
              <w:t xml:space="preserve">(5): 422-33.  </w:t>
            </w:r>
            <w:r w:rsidR="00D54CDE" w:rsidRPr="00D54CDE">
              <w:rPr>
                <w:b/>
              </w:rPr>
              <w:t>10.</w:t>
            </w:r>
            <w:r w:rsidR="00D54CDE" w:rsidRPr="00D54CDE">
              <w:t xml:space="preserve"> Balsat M, et al. Postinduction Minimal Residual Disease Predicts Outcome and Benefit From Allogeneic Stem Cell Transplantation in Acute Myeloid Leukemia With NPM1 Mutation: A Study by the Acute Leukemia French Association Group. </w:t>
            </w:r>
            <w:r w:rsidR="00D54CDE" w:rsidRPr="00D54CDE">
              <w:rPr>
                <w:i/>
              </w:rPr>
              <w:t>J Clin Oncol</w:t>
            </w:r>
            <w:r w:rsidR="00D54CDE" w:rsidRPr="00D54CDE">
              <w:t xml:space="preserve"> 2017; </w:t>
            </w:r>
            <w:r w:rsidR="00D54CDE" w:rsidRPr="00D54CDE">
              <w:rPr>
                <w:b/>
              </w:rPr>
              <w:t>35</w:t>
            </w:r>
            <w:r w:rsidR="00D54CDE" w:rsidRPr="00D54CDE">
              <w:t xml:space="preserve">(2): 185-93.  </w:t>
            </w:r>
            <w:r w:rsidR="00D54CDE" w:rsidRPr="00D54CDE">
              <w:rPr>
                <w:b/>
              </w:rPr>
              <w:t>11.</w:t>
            </w:r>
            <w:r w:rsidR="00D54CDE" w:rsidRPr="00D54CDE">
              <w:t xml:space="preserve"> Stone RM, et al. Midostaurin plus Chemotherapy for Acute Myeloid Leukemia with a FLT3 Mutation. </w:t>
            </w:r>
            <w:r w:rsidR="00D54CDE" w:rsidRPr="00D54CDE">
              <w:rPr>
                <w:i/>
              </w:rPr>
              <w:t>N Engl J Med</w:t>
            </w:r>
            <w:r w:rsidR="00D54CDE" w:rsidRPr="00D54CDE">
              <w:t xml:space="preserve"> 2017; </w:t>
            </w:r>
            <w:r w:rsidR="00D54CDE" w:rsidRPr="00D54CDE">
              <w:rPr>
                <w:b/>
              </w:rPr>
              <w:t>377</w:t>
            </w:r>
            <w:r w:rsidR="00D54CDE" w:rsidRPr="00D54CDE">
              <w:t xml:space="preserve">(5): 454-64.  </w:t>
            </w:r>
            <w:r w:rsidR="00D54CDE" w:rsidRPr="00D54CDE">
              <w:rPr>
                <w:b/>
              </w:rPr>
              <w:t>12.</w:t>
            </w:r>
            <w:r w:rsidR="00D54CDE" w:rsidRPr="00D54CDE">
              <w:t xml:space="preserve"> Perl AE, et al. Gilteritinib or Chemotherapy for Relapsed or Refractory FLT3-Mutated AML. </w:t>
            </w:r>
            <w:r w:rsidR="00D54CDE" w:rsidRPr="00D54CDE">
              <w:rPr>
                <w:i/>
              </w:rPr>
              <w:t>N Engl J Med</w:t>
            </w:r>
            <w:r w:rsidR="00D54CDE" w:rsidRPr="00D54CDE">
              <w:t xml:space="preserve"> 2019; </w:t>
            </w:r>
            <w:r w:rsidR="00D54CDE" w:rsidRPr="00D54CDE">
              <w:rPr>
                <w:b/>
              </w:rPr>
              <w:t>381</w:t>
            </w:r>
            <w:r w:rsidR="00D54CDE" w:rsidRPr="00D54CDE">
              <w:t xml:space="preserve">(18): 1728-40.  </w:t>
            </w:r>
            <w:r w:rsidR="00D54CDE" w:rsidRPr="00D54CDE">
              <w:rPr>
                <w:b/>
              </w:rPr>
              <w:t>13.</w:t>
            </w:r>
            <w:r w:rsidR="00D54CDE" w:rsidRPr="00D54CDE">
              <w:t xml:space="preserve"> Daver N, et al. Targeting FLT3 mutations in AML: review of current knowledge and evidence. </w:t>
            </w:r>
            <w:r w:rsidR="00D54CDE" w:rsidRPr="00D54CDE">
              <w:rPr>
                <w:i/>
              </w:rPr>
              <w:t>Leukemia</w:t>
            </w:r>
            <w:r w:rsidR="00D54CDE" w:rsidRPr="00D54CDE">
              <w:t xml:space="preserve"> 2019; </w:t>
            </w:r>
            <w:r w:rsidR="00D54CDE" w:rsidRPr="00D54CDE">
              <w:rPr>
                <w:b/>
              </w:rPr>
              <w:t>33</w:t>
            </w:r>
            <w:r w:rsidR="00D54CDE" w:rsidRPr="00D54CDE">
              <w:t xml:space="preserve">(2): 299-312.  </w:t>
            </w:r>
            <w:r w:rsidR="00D54CDE" w:rsidRPr="00D54CDE">
              <w:rPr>
                <w:b/>
              </w:rPr>
              <w:t>14.</w:t>
            </w:r>
            <w:r w:rsidR="00D54CDE" w:rsidRPr="00D54CDE">
              <w:t xml:space="preserve"> Dohner H, et al. Diagnosis and management of AML in adults: 2017 ELN recommendations from an international expert panel. </w:t>
            </w:r>
            <w:r w:rsidR="00D54CDE" w:rsidRPr="00D54CDE">
              <w:rPr>
                <w:i/>
              </w:rPr>
              <w:t>Blood</w:t>
            </w:r>
            <w:r w:rsidR="00D54CDE" w:rsidRPr="00D54CDE">
              <w:t xml:space="preserve"> 2017; </w:t>
            </w:r>
            <w:r w:rsidR="00D54CDE" w:rsidRPr="00D54CDE">
              <w:rPr>
                <w:b/>
              </w:rPr>
              <w:t>129</w:t>
            </w:r>
            <w:r w:rsidR="00D54CDE" w:rsidRPr="00D54CDE">
              <w:t xml:space="preserve">(4): 424-47.  </w:t>
            </w:r>
            <w:bookmarkStart w:id="0" w:name="_GoBack"/>
            <w:bookmarkEnd w:id="0"/>
            <w:r w:rsidR="00D54CDE" w:rsidRPr="00D54CDE">
              <w:rPr>
                <w:b/>
              </w:rPr>
              <w:t>15.</w:t>
            </w:r>
            <w:r w:rsidR="00D54CDE" w:rsidRPr="00D54CDE">
              <w:t xml:space="preserve"> Intlekofer AM, et al. Acquired resistance to IDH inhibition through trans or cis dimer-interface mutations. </w:t>
            </w:r>
            <w:r w:rsidR="00D54CDE" w:rsidRPr="00D54CDE">
              <w:rPr>
                <w:i/>
              </w:rPr>
              <w:t>Nature</w:t>
            </w:r>
            <w:r w:rsidR="00D54CDE" w:rsidRPr="00D54CDE">
              <w:t xml:space="preserve"> 2018; </w:t>
            </w:r>
            <w:r w:rsidR="00D54CDE" w:rsidRPr="00D54CDE">
              <w:rPr>
                <w:b/>
              </w:rPr>
              <w:t>559</w:t>
            </w:r>
            <w:r w:rsidR="00D54CDE" w:rsidRPr="00D54CDE">
              <w:t xml:space="preserve">(7712): 125-9.  </w:t>
            </w:r>
          </w:p>
          <w:p w:rsidR="00043DE3" w:rsidRPr="00AA1BDA" w:rsidRDefault="002564C2" w:rsidP="00D54CDE">
            <w:pPr>
              <w:pStyle w:val="CLIN4"/>
              <w:rPr>
                <w:rFonts w:cs="Calibri"/>
              </w:rPr>
            </w:pPr>
            <w:r w:rsidRPr="00AA1BDA">
              <w:rPr>
                <w:rFonts w:cs="Calibri"/>
              </w:rPr>
              <w:fldChar w:fldCharType="end"/>
            </w:r>
          </w:p>
        </w:tc>
      </w:tr>
    </w:tbl>
    <w:p w:rsidR="00F166A0" w:rsidRPr="00AA1BDA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AA1BDA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5"/>
  </w:num>
  <w:num w:numId="5">
    <w:abstractNumId w:val="0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968&lt;/item&gt;&lt;item&gt;2057&lt;/item&gt;&lt;item&gt;2535&lt;/item&gt;&lt;item&gt;2549&lt;/item&gt;&lt;item&gt;2550&lt;/item&gt;&lt;item&gt;2588&lt;/item&gt;&lt;item&gt;3196&lt;/item&gt;&lt;item&gt;3204&lt;/item&gt;&lt;item&gt;3247&lt;/item&gt;&lt;item&gt;3522&lt;/item&gt;&lt;item&gt;3526&lt;/item&gt;&lt;item&gt;3594&lt;/item&gt;&lt;item&gt;3598&lt;/item&gt;&lt;/record-ids&gt;&lt;/item&gt;&lt;/Libraries&gt;"/>
  </w:docVars>
  <w:rsids>
    <w:rsidRoot w:val="00F166A0"/>
    <w:rsid w:val="00043DE3"/>
    <w:rsid w:val="00072CED"/>
    <w:rsid w:val="000E668C"/>
    <w:rsid w:val="000F5BCF"/>
    <w:rsid w:val="002564C2"/>
    <w:rsid w:val="00294097"/>
    <w:rsid w:val="003120A2"/>
    <w:rsid w:val="003B5DC0"/>
    <w:rsid w:val="003F341D"/>
    <w:rsid w:val="005B783A"/>
    <w:rsid w:val="005B78C2"/>
    <w:rsid w:val="00630E15"/>
    <w:rsid w:val="00681E71"/>
    <w:rsid w:val="00722A12"/>
    <w:rsid w:val="00736037"/>
    <w:rsid w:val="007C02FD"/>
    <w:rsid w:val="007C788A"/>
    <w:rsid w:val="00857BFB"/>
    <w:rsid w:val="0086782A"/>
    <w:rsid w:val="008F1D2C"/>
    <w:rsid w:val="009D614C"/>
    <w:rsid w:val="00AA1BDA"/>
    <w:rsid w:val="00AC1157"/>
    <w:rsid w:val="00AF5D34"/>
    <w:rsid w:val="00C266BE"/>
    <w:rsid w:val="00C531ED"/>
    <w:rsid w:val="00D02B85"/>
    <w:rsid w:val="00D466E8"/>
    <w:rsid w:val="00D54CDE"/>
    <w:rsid w:val="00E00165"/>
    <w:rsid w:val="00E13354"/>
    <w:rsid w:val="00E50A32"/>
    <w:rsid w:val="00E74528"/>
    <w:rsid w:val="00F166A0"/>
    <w:rsid w:val="00F81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64003FB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AA1BD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120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AA1BD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120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359</Words>
  <Characters>7747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4</cp:revision>
  <dcterms:created xsi:type="dcterms:W3CDTF">2022-10-24T21:43:00Z</dcterms:created>
  <dcterms:modified xsi:type="dcterms:W3CDTF">2022-10-30T2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